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7D7C27">
        <w:rPr>
          <w:bCs/>
          <w:color w:val="000000" w:themeColor="text1"/>
        </w:rPr>
        <w:t>Bozzi</w:t>
      </w:r>
      <w:proofErr w:type="spellEnd"/>
      <w:r w:rsidRPr="007D7C27">
        <w:rPr>
          <w:bCs/>
          <w:color w:val="000000" w:themeColor="text1"/>
        </w:rPr>
        <w:t xml:space="preserve">, </w:t>
      </w:r>
      <w:proofErr w:type="spellStart"/>
      <w:r w:rsidRPr="007D7C27">
        <w:rPr>
          <w:bCs/>
          <w:color w:val="000000" w:themeColor="text1"/>
        </w:rPr>
        <w:t>Cashore</w:t>
      </w:r>
      <w:proofErr w:type="spellEnd"/>
      <w:r w:rsidRPr="007D7C27">
        <w:rPr>
          <w:bCs/>
          <w:color w:val="000000" w:themeColor="text1"/>
        </w:rPr>
        <w:t xml:space="preserve">, Levin, &amp; McDermott, 2012; Hudson &amp; Hudson, 2003; van der </w:t>
      </w:r>
      <w:proofErr w:type="spellStart"/>
      <w:r w:rsidRPr="007D7C27">
        <w:rPr>
          <w:bCs/>
          <w:color w:val="000000" w:themeColor="text1"/>
        </w:rPr>
        <w:t>Ven</w:t>
      </w:r>
      <w:proofErr w:type="spellEnd"/>
      <w:r w:rsidRPr="007D7C27">
        <w:rPr>
          <w:bCs/>
          <w:color w:val="000000" w:themeColor="text1"/>
        </w:rPr>
        <w:t xml:space="preserve">, 2015; Vince &amp; </w:t>
      </w:r>
      <w:proofErr w:type="spellStart"/>
      <w:r w:rsidRPr="007D7C27">
        <w:rPr>
          <w:bCs/>
          <w:color w:val="000000" w:themeColor="text1"/>
        </w:rPr>
        <w:t>Haward</w:t>
      </w:r>
      <w:proofErr w:type="spellEnd"/>
      <w:r w:rsidRPr="007D7C27">
        <w:rPr>
          <w:bCs/>
          <w:color w:val="000000" w:themeColor="text1"/>
        </w:rPr>
        <w:t xml:space="preserve">,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w:t>
      </w:r>
      <w:proofErr w:type="spellStart"/>
      <w:r w:rsidRPr="007D7C27">
        <w:rPr>
          <w:bCs/>
          <w:color w:val="000000" w:themeColor="text1"/>
        </w:rPr>
        <w:t>Cashore</w:t>
      </w:r>
      <w:proofErr w:type="spellEnd"/>
      <w:r w:rsidRPr="007D7C27">
        <w:rPr>
          <w:bCs/>
          <w:color w:val="000000" w:themeColor="text1"/>
        </w:rPr>
        <w:t xml:space="preserv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 xml:space="preserve">requirements across jurisdictions (e.g., Berger &amp; Dore, 1996; </w:t>
      </w:r>
      <w:proofErr w:type="spellStart"/>
      <w:r w:rsidRPr="007D7C27">
        <w:rPr>
          <w:bCs/>
          <w:color w:val="000000" w:themeColor="text1"/>
        </w:rPr>
        <w:t>Rodrik</w:t>
      </w:r>
      <w:proofErr w:type="spellEnd"/>
      <w:r w:rsidRPr="007D7C27">
        <w:rPr>
          <w:bCs/>
          <w:color w:val="000000" w:themeColor="text1"/>
        </w:rPr>
        <w:t xml:space="preserve">, Subramanian, &amp; </w:t>
      </w:r>
      <w:proofErr w:type="spellStart"/>
      <w:r w:rsidRPr="007D7C27">
        <w:rPr>
          <w:bCs/>
          <w:color w:val="000000" w:themeColor="text1"/>
        </w:rPr>
        <w:t>Trebbi</w:t>
      </w:r>
      <w:proofErr w:type="spellEnd"/>
      <w:r w:rsidRPr="007D7C27">
        <w:rPr>
          <w:bCs/>
          <w:color w:val="000000" w:themeColor="text1"/>
        </w:rPr>
        <w:t>,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w:t>
      </w:r>
      <w:proofErr w:type="spellStart"/>
      <w:r w:rsidRPr="007D7C27">
        <w:rPr>
          <w:bCs/>
          <w:color w:val="000000" w:themeColor="text1"/>
        </w:rPr>
        <w:t>Howlett</w:t>
      </w:r>
      <w:proofErr w:type="spellEnd"/>
      <w:r w:rsidRPr="007D7C27">
        <w:rPr>
          <w:bCs/>
          <w:color w:val="000000" w:themeColor="text1"/>
        </w:rPr>
        <w:t xml:space="preserve"> &amp; </w:t>
      </w:r>
      <w:proofErr w:type="spellStart"/>
      <w:r w:rsidRPr="007D7C27">
        <w:rPr>
          <w:bCs/>
          <w:color w:val="000000" w:themeColor="text1"/>
        </w:rPr>
        <w:t>Cashore</w:t>
      </w:r>
      <w:proofErr w:type="spellEnd"/>
      <w:r w:rsidRPr="007D7C27">
        <w:rPr>
          <w:bCs/>
          <w:color w:val="000000" w:themeColor="text1"/>
        </w:rPr>
        <w:t>,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5"/>
      <w:commentRangeStart w:id="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FSC:</w:t>
      </w:r>
      <w:r w:rsidRPr="004A1418">
        <w:rPr>
          <w:color w:val="000000" w:themeColor="text1"/>
        </w:rPr>
        <w:t xml:space="preserve">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SFI:</w:t>
      </w:r>
      <w:r w:rsidRPr="004A1418">
        <w:rPr>
          <w:color w:val="000000" w:themeColor="text1"/>
        </w:rPr>
        <w:t xml:space="preserve">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Sustainable” Forestry:</w:t>
      </w:r>
      <w:r w:rsidRPr="004A1418">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0581BAF5" w:rsidR="004A1418" w:rsidRPr="004A1418" w:rsidRDefault="00DB5823" w:rsidP="004A1418">
      <w:pPr>
        <w:widowControl w:val="0"/>
        <w:autoSpaceDE w:val="0"/>
        <w:autoSpaceDN w:val="0"/>
        <w:adjustRightInd w:val="0"/>
        <w:spacing w:after="240" w:line="480" w:lineRule="auto"/>
        <w:rPr>
          <w:color w:val="000000" w:themeColor="text1"/>
        </w:rPr>
      </w:pPr>
      <w:r>
        <w:rPr>
          <w:color w:val="000000" w:themeColor="text1"/>
        </w:rPr>
        <w:t xml:space="preserve">Here </w:t>
      </w:r>
      <w:r w:rsidR="004A1418" w:rsidRPr="004A1418">
        <w:rPr>
          <w:color w:val="000000" w:themeColor="text1"/>
        </w:rPr>
        <w:t xml:space="preserve">we compare each standard to its previous version and the contemporary version from its </w:t>
      </w:r>
      <w:r w:rsidR="004A1418" w:rsidRPr="004A1418">
        <w:rPr>
          <w:color w:val="000000" w:themeColor="text1"/>
        </w:rPr>
        <w:lastRenderedPageBreak/>
        <w:t>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786DE644"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2B27ACD9"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2C1EDB46"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rescriptiveness: Overall, the FSC maintained more prescriptive requirements in its Principles &amp; </w:t>
      </w:r>
      <w:r w:rsidRPr="001278EA">
        <w:rPr>
          <w:color w:val="000000" w:themeColor="text1"/>
        </w:rPr>
        <w:lastRenderedPageBreak/>
        <w:t xml:space="preserve">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36CEC91F"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3606890C"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FIGURE 3]</w:t>
      </w:r>
    </w:p>
    <w:p w14:paraId="33C46295"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06C41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w:t>
      </w:r>
      <w:r w:rsidRPr="001278EA">
        <w:rPr>
          <w:color w:val="000000" w:themeColor="text1"/>
        </w:rPr>
        <w:lastRenderedPageBreak/>
        <w:t xml:space="preserve">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1278EA">
        <w:rPr>
          <w:color w:val="000000" w:themeColor="text1"/>
        </w:rPr>
        <w:t>PEFC</w:t>
      </w:r>
      <w:proofErr w:type="gramEnd"/>
      <w:r w:rsidRPr="001278EA">
        <w:rPr>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6E9CCD7D"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842448"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1278EA">
        <w:rPr>
          <w:color w:val="000000" w:themeColor="text1"/>
        </w:rPr>
        <w:t>takes</w:t>
      </w:r>
      <w:proofErr w:type="gramEnd"/>
      <w:r w:rsidRPr="001278EA">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1278EA">
        <w:rPr>
          <w:color w:val="000000" w:themeColor="text1"/>
        </w:rPr>
        <w:t>same.</w:t>
      </w:r>
      <w:proofErr w:type="gramEnd"/>
    </w:p>
    <w:p w14:paraId="387098FA"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52A978D9"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programs cover similar ecological issues, with some qualitative differences. Both FSC–P&amp;C and PEFC requirements prohibited the use of GMOs in the area being certified, with some </w:t>
      </w:r>
      <w:r w:rsidRPr="001278EA">
        <w:rPr>
          <w:color w:val="000000" w:themeColor="text1"/>
        </w:rPr>
        <w:lastRenderedPageBreak/>
        <w:t xml:space="preserve">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4A8E085B"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45E357A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0998C31D"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Scope: Consistent with the international level, the activist-backed FSC-US program and </w:t>
      </w:r>
      <w:r w:rsidRPr="0011378B">
        <w:rPr>
          <w:color w:val="000000" w:themeColor="text1"/>
        </w:rPr>
        <w:lastRenderedPageBreak/>
        <w:t>industry-backed SFI program in the United States address a similar scope of issues, but the FSC-US is more prescriptive on most (the top panel of Figure 4). As of 2016, the FSC-US did cover six potentially “costly” issues that the SFI did not; community benefit requirements, forest extent restrictions, required impact assessments, protected area restrictions, restoration requirements, and indigenous tenure protections (the middle panel of figure 3). The SFI, in turn, covered one issue contributing to forestry research, that the FSC-US did not. Both programs added requirements on greenhouse gasses in 2010. SFI allows for the conversion of natural forests to plantations if ecological impacts are not significant and the converted forest type is not rare, but in 2015, SFI added a requirement to conduct an assessment of these impacts. Yet, the FSC-US still maintained more prescriptive requirements, only allowing certification of plantation forests if they were converted from natural forests before 1994. FSC-US also requires a portion of these plantations to be maintained as, or restored to, natural conditions.</w:t>
      </w:r>
    </w:p>
    <w:p w14:paraId="4481D945"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44790C93"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Prescriptiveness:  In 2008 the FSC-US was more prescriptive on 36 of 48 key issues, and the SFI was more prescriptive on five issues. These five are some of the most “business-friendly” issues: continual improvement of management planning, educating the public about forestry, contributions to forestry research, worker training, and efficient material utilization. In 2016 the FSC-US was more prescriptive on 37 key issues, and the SFI was more prescriptive on the same five issues. The two standards were equally prescriptive on five issues. This means that the FSC-US had the “most prescriptive” requirements—those as prescriptive or more than any other program—on 42 issues and the SFI had the most prescriptive requirements on 10 (the top panel of figure 4).  </w:t>
      </w:r>
    </w:p>
    <w:p w14:paraId="72E43B71"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38C9484D"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Counting changes made to the FSC-US and SFI standards between 2008 and 2016 reveals an “upward diverging” pattern, where the FSC-US became more prescriptive than did the SFI  (the bottom panel of figure 4). Of 48 key issues, the FSC-US became more prescriptive in 20, whereas SFI became more prescriptive in 12, eight in 2010, one more in 2013, and three more in 2015.</w:t>
      </w:r>
    </w:p>
    <w:p w14:paraId="1CE77B54"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77318AF"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FIGURE 4]</w:t>
      </w:r>
    </w:p>
    <w:p w14:paraId="1586E33E"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2C88A20"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Policy Settings: Issues such as </w:t>
      </w:r>
      <w:proofErr w:type="spellStart"/>
      <w:r w:rsidRPr="0011378B">
        <w:rPr>
          <w:color w:val="000000" w:themeColor="text1"/>
        </w:rPr>
        <w:t>clearcuts</w:t>
      </w:r>
      <w:proofErr w:type="spellEnd"/>
      <w:r w:rsidRPr="0011378B">
        <w:rPr>
          <w:color w:val="000000" w:themeColor="text1"/>
        </w:rPr>
        <w:t xml:space="preserve"> size limits and limits on harvesting near streams clearly illustrate enduring differences between the SFI and the FSC-US because policy settings on these issues can be compared both qualitatively and quantitatively. Qualitatively, the FSC-US increasingly restricts the size and shape of </w:t>
      </w:r>
      <w:proofErr w:type="spellStart"/>
      <w:r w:rsidRPr="0011378B">
        <w:rPr>
          <w:color w:val="000000" w:themeColor="text1"/>
        </w:rPr>
        <w:t>clearcuts</w:t>
      </w:r>
      <w:proofErr w:type="spellEnd"/>
      <w:r w:rsidRPr="0011378B">
        <w:rPr>
          <w:color w:val="000000" w:themeColor="text1"/>
        </w:rPr>
        <w:t xml:space="preserve"> to reflect "natural disturbance" and maintain ecological functions regardless of how it looks, whereas the SFI emphasizes "the visual impacts of forestry" and requires rapid site “green-up.” Quantitatively, the SFI limited </w:t>
      </w:r>
      <w:proofErr w:type="spellStart"/>
      <w:r w:rsidRPr="0011378B">
        <w:rPr>
          <w:color w:val="000000" w:themeColor="text1"/>
        </w:rPr>
        <w:t>clearcuts</w:t>
      </w:r>
      <w:proofErr w:type="spellEnd"/>
      <w:r w:rsidRPr="0011378B">
        <w:rPr>
          <w:color w:val="000000" w:themeColor="text1"/>
        </w:rPr>
        <w:t xml:space="preserve"> for all forest types to an average of 120 acres with no maximum and no limits for harvesting with 20 percent tree retention (i.e., intensive but not </w:t>
      </w:r>
      <w:proofErr w:type="spellStart"/>
      <w:r w:rsidRPr="0011378B">
        <w:rPr>
          <w:color w:val="000000" w:themeColor="text1"/>
        </w:rPr>
        <w:t>clearcut</w:t>
      </w:r>
      <w:proofErr w:type="spellEnd"/>
      <w:r w:rsidRPr="0011378B">
        <w:rPr>
          <w:color w:val="000000" w:themeColor="text1"/>
        </w:rPr>
        <w:t xml:space="preserve"> harvesting). In contrast, the FSC-US limits </w:t>
      </w:r>
      <w:proofErr w:type="spellStart"/>
      <w:r w:rsidRPr="0011378B">
        <w:rPr>
          <w:color w:val="000000" w:themeColor="text1"/>
        </w:rPr>
        <w:t>clearcuts</w:t>
      </w:r>
      <w:proofErr w:type="spellEnd"/>
      <w:r w:rsidRPr="0011378B">
        <w:rPr>
          <w:color w:val="000000" w:themeColor="text1"/>
        </w:rPr>
        <w:t xml:space="preserve"> to a 40-acre average and 80-acre maximum, with additional restrictions based on region and forest type. FSC-US also limits harvesting with 20 percent tree retention to a 100-acre average and 80-acre maximum, with additional restrictions based on region and forest type (figure 5). For harvesting near streams, the FSC-US lists specific requirements for water quality, </w:t>
      </w:r>
      <w:r w:rsidRPr="0011378B">
        <w:rPr>
          <w:color w:val="000000" w:themeColor="text1"/>
        </w:rPr>
        <w:lastRenderedPageBreak/>
        <w:t>habitat, and other objectives with a focus on restoration. Additionally, most FSC-US regions have numeric minimum riparian buffer zones (figure 6). In 2015, SFI expanded its definitions of riparian areas but continued to allow more discretion regarding what managers include in plans to protect water resources with no numerical minimums beyond those in state laws and best management practices.</w:t>
      </w:r>
    </w:p>
    <w:p w14:paraId="1267EE34"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382A0F0B"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While both the FSC-US and SFI became more prescriptive, they did so to different degrees and in different areas. The SFI’s changes in 2010 emphasized issues related to industrial capacity (e.g., worker training requirements) and reputation (e.g., managing the visual impact of harvesting, communicating with stakeholders about logging, and educating the public about forestry), issues where SFI already had the most prescriptive requirements. Changes made the same year by the FSC-US emphasized conservation-oriented forestry while removing a training requirement.</w:t>
      </w:r>
    </w:p>
    <w:p w14:paraId="408FDDC8"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6A3C11C1"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The bulk of the divergence occurred on ecological requirements like protecting habitat, where the FSC-US became more prescriptive while the SFI stayed constant or, in the case of preserv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w:t>
      </w:r>
      <w:r w:rsidRPr="0011378B">
        <w:rPr>
          <w:color w:val="000000" w:themeColor="text1"/>
        </w:rPr>
        <w:lastRenderedPageBreak/>
        <w:t>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1D81F9A0"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1E5220CE"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The FSC-US and SFI's changing requirements to designate and preserve conservation areas exemplify their overall upwardly diverging prescriptiveness, with the SFI adding some prescriptive requirements but the FSC-US adding even more prescriptive requirements.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for HCVF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w:t>
      </w:r>
    </w:p>
    <w:p w14:paraId="4FC142B8"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44297C69" w14:textId="77777777" w:rsidR="0011378B" w:rsidRPr="0011378B" w:rsidRDefault="0011378B" w:rsidP="0011378B">
      <w:pPr>
        <w:widowControl w:val="0"/>
        <w:autoSpaceDE w:val="0"/>
        <w:autoSpaceDN w:val="0"/>
        <w:adjustRightInd w:val="0"/>
        <w:spacing w:after="240" w:line="480" w:lineRule="auto"/>
        <w:rPr>
          <w:color w:val="000000" w:themeColor="text1"/>
        </w:rPr>
      </w:pPr>
      <w:r w:rsidRPr="0011378B">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11378B">
        <w:rPr>
          <w:color w:val="000000" w:themeColor="text1"/>
        </w:rPr>
        <w:t>clearcutting</w:t>
      </w:r>
      <w:proofErr w:type="spellEnd"/>
      <w:r w:rsidRPr="0011378B">
        <w:rPr>
          <w:color w:val="000000" w:themeColor="text1"/>
        </w:rPr>
        <w:t xml:space="preserve">, riparian management, HCVFs, protected areas, old-growth forests, snags and downed wood, residual trees, genetic diversity, plantations, restoration, natural disturbance, non-timber forest products, soil protection, road building, and management planning. In contrast, the SFI was most prescriptive on issues such as material utilization, research, training, education, and public reporting and consultation.  The eight key issues on which the SFI increased prescriptiveness in 2010 also reflect the SFI’s focus on industry capacity and reputation. These included aesthetics, public reporting, education, training, and utilization. </w:t>
      </w:r>
    </w:p>
    <w:p w14:paraId="0696B3BF" w14:textId="77777777" w:rsidR="0011378B" w:rsidRPr="0011378B" w:rsidRDefault="0011378B" w:rsidP="0011378B">
      <w:pPr>
        <w:widowControl w:val="0"/>
        <w:autoSpaceDE w:val="0"/>
        <w:autoSpaceDN w:val="0"/>
        <w:adjustRightInd w:val="0"/>
        <w:spacing w:after="240" w:line="480" w:lineRule="auto"/>
        <w:rPr>
          <w:color w:val="000000" w:themeColor="text1"/>
        </w:rPr>
      </w:pPr>
    </w:p>
    <w:p w14:paraId="7A3203F7" w14:textId="06058595" w:rsidR="004334A5" w:rsidRDefault="0011378B" w:rsidP="004A1418">
      <w:pPr>
        <w:widowControl w:val="0"/>
        <w:autoSpaceDE w:val="0"/>
        <w:autoSpaceDN w:val="0"/>
        <w:adjustRightInd w:val="0"/>
        <w:spacing w:after="240" w:line="480" w:lineRule="auto"/>
        <w:rPr>
          <w:color w:val="000000" w:themeColor="text1"/>
        </w:rPr>
      </w:pPr>
      <w:r w:rsidRPr="0011378B">
        <w:rPr>
          <w:color w:val="000000" w:themeColor="text1"/>
        </w:rPr>
        <w:t xml:space="preserve">The 2015 changes to the SFI standard reflect a different tack. In contrast to the previous focus on more "business-friendly" issues related to industry capacity and reputation, the three issues on which the SFI increased prescriptiveness in 2015 reflect social and ecological goals. These include prohibiting the use of certain toxic chemicals, restricting the circumstances under which natural forest can be converted to plantation, and requiring a written policy to recognize </w:t>
      </w:r>
      <w:r>
        <w:rPr>
          <w:color w:val="000000" w:themeColor="text1"/>
        </w:rPr>
        <w:t xml:space="preserve">and respect indigenous rights. </w:t>
      </w:r>
    </w:p>
    <w:p w14:paraId="1CE253E3" w14:textId="77777777" w:rsidR="0011378B" w:rsidRPr="004A1418" w:rsidRDefault="0011378B"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lastRenderedPageBreak/>
        <w:t xml:space="preserve">## </w:t>
      </w:r>
      <w:r w:rsidR="004A1418" w:rsidRPr="00A24B5F">
        <w:rPr>
          <w:b/>
          <w:color w:val="000000" w:themeColor="text1"/>
        </w:rPr>
        <w:t>5.1 Overall comparison</w:t>
      </w:r>
    </w:p>
    <w:p w14:paraId="1A0F03DE"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By distinguishing different types of stringency on a comprehensive set of issues, our framework improves upon blunt measures of “high” or “low” based on generalizations or only a few issues. We now aggregate our issue-specific results to reflect on more general trends: </w:t>
      </w:r>
    </w:p>
    <w:p w14:paraId="4D14120C"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16052B42" w14:textId="77777777" w:rsidR="0017576D" w:rsidRPr="0017576D" w:rsidRDefault="0017576D" w:rsidP="0017576D">
      <w:pPr>
        <w:widowControl w:val="0"/>
        <w:autoSpaceDE w:val="0"/>
        <w:autoSpaceDN w:val="0"/>
        <w:adjustRightInd w:val="0"/>
        <w:spacing w:after="240" w:line="480" w:lineRule="auto"/>
        <w:rPr>
          <w:color w:val="000000" w:themeColor="text1"/>
        </w:rPr>
      </w:pPr>
      <w:proofErr w:type="gramStart"/>
      <w:r w:rsidRPr="0017576D">
        <w:rPr>
          <w:color w:val="000000" w:themeColor="text1"/>
        </w:rPr>
        <w:t>One way</w:t>
      </w:r>
      <w:proofErr w:type="gramEnd"/>
      <w:r w:rsidRPr="0017576D">
        <w:rPr>
          <w:color w:val="000000" w:themeColor="text1"/>
        </w:rPr>
        <w:t xml:space="preserve"> to group issues is by ecological goals, social goals, and business-oriented goals. For the purposes of evaluating our hypotheses, we consider business-oriented goals to be efforts that provide net utility to the industry while social and ecological goals generally inflict costs for broader aims. </w:t>
      </w:r>
    </w:p>
    <w:p w14:paraId="5F592EBC"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7B62BF21"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On ecological goals, the FSC-US standard was significantly more stringent than the SFI standard on both scope and prescriptiveness dimensions. On social goals, results are more mixed. On scope, the FSC-US standard protects land tenure and requires that local communities benefit from harvesting in ways that were unmatched by SFI’s standard, but the SFI requires contributions for forestry research, which the FSC does not. Numerically, one could say that FSC-US had a broader scope of social benefits (depending on what issues one considers “social”), but the programs do present tradeoffs between conceptions of the public good. On prescriptiveness, the contrast is again </w:t>
      </w:r>
      <w:proofErr w:type="gramStart"/>
      <w:r w:rsidRPr="0017576D">
        <w:rPr>
          <w:color w:val="000000" w:themeColor="text1"/>
        </w:rPr>
        <w:t>more stark</w:t>
      </w:r>
      <w:proofErr w:type="gramEnd"/>
      <w:r w:rsidRPr="0017576D">
        <w:rPr>
          <w:color w:val="000000" w:themeColor="text1"/>
        </w:rPr>
        <w:t xml:space="preserve">, with the FSC-US standard having significantly more prescriptive requirements on most social issues. On policy settings, the two standards have significant differences. On labor standards and indigenous rights, the FSC-US standard required higher wages and more attention to rights than the SFI standard did. In short, by conventional </w:t>
      </w:r>
      <w:r w:rsidRPr="0017576D">
        <w:rPr>
          <w:color w:val="000000" w:themeColor="text1"/>
        </w:rPr>
        <w:lastRenderedPageBreak/>
        <w:t xml:space="preserve">definitions of what counts as a social issue, by most qualitative comparisons, and certainly in terms of prescriptiveness, the FSC-US standard is more stringent than the SFI standard on social issues. </w:t>
      </w:r>
    </w:p>
    <w:p w14:paraId="164B5737"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635DA721"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On more business-oriented goals such as efficiency (e.g., levels of cut tree utilization), industry capacity (e.g., workforce training and research), and industry reputation (e.g., public education and aesthetics), the conclusions are largely reversed. SFI is slightly broader in scope, requiring contributions to research where FSC does not, is more prescriptive, and requires increasingly demanding performance levels on many business-friendly issues. </w:t>
      </w:r>
    </w:p>
    <w:p w14:paraId="1AE18823"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593076D0"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5.2 Patterns of change</w:t>
      </w:r>
    </w:p>
    <w:p w14:paraId="334AEA12"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increase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w:t>
      </w:r>
    </w:p>
    <w:p w14:paraId="5C028C94"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68D7F403"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lastRenderedPageBreak/>
        <w:t>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may not exclusively benefit individual firms. Because of the broad adoption of SFI standards, such requirements may provide collective benefits for the sector, in the form of a positive public image and skilled workforce.</w:t>
      </w:r>
    </w:p>
    <w:p w14:paraId="3FB906A9"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384146A1"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Figure 7]</w:t>
      </w:r>
    </w:p>
    <w:p w14:paraId="3B3F6209"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09A0BB0E"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17576D">
        <w:rPr>
          <w:color w:val="000000" w:themeColor="text1"/>
        </w:rPr>
        <w:t>operations,</w:t>
      </w:r>
      <w:proofErr w:type="gramEnd"/>
      <w:r w:rsidRPr="0017576D">
        <w:rPr>
          <w:color w:val="000000" w:themeColor="text1"/>
        </w:rPr>
        <w:t xml:space="preserve"> an issue usually associated more with the SFI. This outcome is interesting because scholars generally predict that private regulations that are less stringent overall will converge toward “benchmark” standards like FSC’s (</w:t>
      </w:r>
      <w:proofErr w:type="spellStart"/>
      <w:r w:rsidRPr="0017576D">
        <w:rPr>
          <w:color w:val="000000" w:themeColor="text1"/>
        </w:rPr>
        <w:t>Overdevest</w:t>
      </w:r>
      <w:proofErr w:type="spellEnd"/>
      <w:r w:rsidRPr="0017576D">
        <w:rPr>
          <w:color w:val="000000" w:themeColor="text1"/>
        </w:rPr>
        <w:t xml:space="preserve"> 2005, 2010). Instead, we find the FSC ratcheting up on an issue where its </w:t>
      </w:r>
      <w:r w:rsidRPr="0017576D">
        <w:rPr>
          <w:color w:val="000000" w:themeColor="text1"/>
        </w:rPr>
        <w:lastRenderedPageBreak/>
        <w:t xml:space="preserve">industry-backed competitor had more stringent requirements. Indeed, most studies overlook the </w:t>
      </w:r>
      <w:proofErr w:type="spellStart"/>
      <w:r w:rsidRPr="0017576D">
        <w:rPr>
          <w:color w:val="000000" w:themeColor="text1"/>
        </w:rPr>
        <w:t>possiblity</w:t>
      </w:r>
      <w:proofErr w:type="spellEnd"/>
      <w:r w:rsidRPr="0017576D">
        <w:rPr>
          <w:color w:val="000000" w:themeColor="text1"/>
        </w:rPr>
        <w:t xml:space="preserve"> that industry-backed standards like the SFI may b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7634BC02"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601D9435"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Since the significant revisions of both programs in 2010, only SFI has updated its national-level requirements, mostly in 2015. In contrast to the 2010 changes, the pattern in 2015 is a moderate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likely have net costs rather than benefits for the industry. </w:t>
      </w:r>
    </w:p>
    <w:p w14:paraId="69CB9C47"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433746A1"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Overall, the dominant pattern of change from 2008 to 2016 is upwardly diverging prescriptiveness and no change in scopes. Qualitatively, the upward diverging pattern results from the activist-backed FSC increasing prescriptiveness on ecological protection and the industry-backed SFI on issues that provide net benefits to the </w:t>
      </w:r>
      <w:proofErr w:type="spellStart"/>
      <w:r w:rsidRPr="0017576D">
        <w:rPr>
          <w:color w:val="000000" w:themeColor="text1"/>
        </w:rPr>
        <w:t>foresty</w:t>
      </w:r>
      <w:proofErr w:type="spellEnd"/>
      <w:r w:rsidRPr="0017576D">
        <w:rPr>
          <w:color w:val="000000" w:themeColor="text1"/>
        </w:rPr>
        <w:t xml:space="preserve"> sector. These results in hand, we can compare them to the hypotheses presented in section 2.3.</w:t>
      </w:r>
    </w:p>
    <w:p w14:paraId="3A9D6B7A"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4430EAC1"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5.3 Implications for theory testing</w:t>
      </w:r>
    </w:p>
    <w:p w14:paraId="23AADA3D"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lastRenderedPageBreak/>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6C830DC1"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7AB39CC5"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Anticipating such possibilities (indeed the literature is rife with such seemingly contradictory results), we restated several leading hypotheses in ways that distinguish scope and prescriptiveness in section 2.3  (Example Hypotheses 1.1 and 1.2) and distinguish costly and business-friendly issues— (Example Hypotheses 2.1 and 2.2). While fully testing any causal explanations of policy change is beyond the scope of this paper (our focus is measuring the dependent variable), we can reflect on whether our measurements are consistent with these restated hypotheses.</w:t>
      </w:r>
    </w:p>
    <w:p w14:paraId="579234EA" w14:textId="77777777" w:rsidR="0017576D" w:rsidRPr="0017576D" w:rsidRDefault="0017576D" w:rsidP="0017576D">
      <w:pPr>
        <w:widowControl w:val="0"/>
        <w:autoSpaceDE w:val="0"/>
        <w:autoSpaceDN w:val="0"/>
        <w:adjustRightInd w:val="0"/>
        <w:spacing w:after="240" w:line="480" w:lineRule="auto"/>
        <w:rPr>
          <w:color w:val="000000" w:themeColor="text1"/>
        </w:rPr>
      </w:pPr>
      <w:bookmarkStart w:id="28" w:name="_GoBack"/>
      <w:bookmarkEnd w:id="28"/>
    </w:p>
    <w:p w14:paraId="1F04DEE2" w14:textId="58515FA2"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Assuming that changes in scope are less costly than changes in prescriptiveness, our findings are somewhat consistent with Example Hypothesis 1.1. Across social, ecological, and business issues, the </w:t>
      </w:r>
      <w:r w:rsidR="00B928C4" w:rsidRPr="0017576D">
        <w:rPr>
          <w:color w:val="000000" w:themeColor="text1"/>
        </w:rPr>
        <w:t>activist</w:t>
      </w:r>
      <w:r w:rsidRPr="0017576D">
        <w:rPr>
          <w:color w:val="000000" w:themeColor="text1"/>
        </w:rPr>
        <w:t xml:space="preserve">-backed program and industry-backed program slightly converged on scope and clearly did not converge on prescriptiveness. If “talk is cheap,” but prescriptive requirements are costly, it makes sense that an industry-backed program would add language similar to that of </w:t>
      </w:r>
      <w:r w:rsidRPr="0017576D">
        <w:rPr>
          <w:color w:val="000000" w:themeColor="text1"/>
        </w:rPr>
        <w:lastRenderedPageBreak/>
        <w:t xml:space="preserve">an activist-driven standard without adopting costly mandatory performance thresholds. We found such a pattern on many issues. This result suggests that studies aiming to test theories rooted in the cost of compliance must distinguish measurements of their dependent variable based on the dimensions of scope or prescriptiveness. </w:t>
      </w:r>
    </w:p>
    <w:p w14:paraId="18E750D5"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7D14AEDA"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Our findings are also somewhat consistent with Hypothesis 1.2, again more clearly for prescriptiveness than for the scope of issues addressed. We observe overall divergence on prescriptiveness, most clearly on ecological issues. As neither program changed significantly on overall scope, we cannot tell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1D84D93C"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0C8E85FA"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Our findings most clearly align with hypotheses 2.1 and 2.2. The activist-backed FSC-US has a slightly more comprehensive scope and much more prescriptive requirements on activist-driven issues, while the industry-backed SFI standard has a more comprehensive scope and more prescriptive requirements on issues more related to industry collective action problems. Additional research should further test these and other hypotheses, using similarly precise and comprehensive measures of regulatory stringency.</w:t>
      </w:r>
    </w:p>
    <w:p w14:paraId="52B67D9E"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3DFE0046"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5.4 Industry-backed certification programs as a form of collective action.</w:t>
      </w:r>
    </w:p>
    <w:p w14:paraId="545D4A28"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lastRenderedPageBreak/>
        <w:t>Our finding that the SFI was more prescriptive and continued to become more prescriptive than the FSC-US on certain issues highlights how industry-backed certification programs can serve their industry in two ways. First, they provide individual firms with a service—market signals of "social responsibility" that require a credible third party. These signals would be more expensive to send by complying with an activist-back regulation. Second, they provide a mechanism for the industry to improve its collective reputation and capacity by coordinating contributions to collective goods, a common function of industry associations. While change on costly issues likely driven by competition among standards, on business-friendly issues, activist pressure is not necessary. Indeed, firms often collaborate on the latter type of issues (e.g., industry standards, reputation, and capacity) through trade associations without pressure from activists.</w:t>
      </w:r>
    </w:p>
    <w:p w14:paraId="19F2BA5F"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0FE4A030"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 xml:space="preserve">Regarding the first, </w:t>
      </w:r>
      <w:proofErr w:type="spellStart"/>
      <w:r w:rsidRPr="0017576D">
        <w:rPr>
          <w:color w:val="000000" w:themeColor="text1"/>
        </w:rPr>
        <w:t>Cashore</w:t>
      </w:r>
      <w:proofErr w:type="spellEnd"/>
      <w:r w:rsidRPr="0017576D">
        <w:rPr>
          <w:color w:val="000000" w:themeColor="text1"/>
        </w:rPr>
        <w:t xml:space="preserve"> et al. (2004) point out tha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17576D">
        <w:rPr>
          <w:color w:val="000000" w:themeColor="text1"/>
        </w:rPr>
        <w:t>greenwashing</w:t>
      </w:r>
      <w:proofErr w:type="spellEnd"/>
      <w:r w:rsidRPr="0017576D">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w:t>
      </w:r>
      <w:r w:rsidRPr="0017576D">
        <w:rPr>
          <w:color w:val="000000" w:themeColor="text1"/>
        </w:rPr>
        <w:lastRenderedPageBreak/>
        <w:t xml:space="preserve">supporting alternative programs, firms collectively create institutions that help them maximize the impression of stringency while minimizing the costs of doing so. This dynamic describes most key issues in our study.  </w:t>
      </w:r>
    </w:p>
    <w:p w14:paraId="50E20477"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09D21776" w14:textId="77777777" w:rsidR="0017576D" w:rsidRPr="0017576D" w:rsidRDefault="0017576D" w:rsidP="0017576D">
      <w:pPr>
        <w:widowControl w:val="0"/>
        <w:autoSpaceDE w:val="0"/>
        <w:autoSpaceDN w:val="0"/>
        <w:adjustRightInd w:val="0"/>
        <w:spacing w:after="240" w:line="480" w:lineRule="auto"/>
        <w:rPr>
          <w:color w:val="000000" w:themeColor="text1"/>
        </w:rPr>
      </w:pPr>
      <w:r w:rsidRPr="0017576D">
        <w:rPr>
          <w:color w:val="000000" w:themeColor="text1"/>
        </w:rPr>
        <w:t>Regarding the second, the fact that SFI developed more prescriptive standards than did FSC-US on several issues is inconsistent with the predictions that competition between industry-backed and activist-backed competition will lead to a “race to the bottom” on all issues. It is also inconsistent with the prediction that activist-backed standards be more prescriptive on all issues. However, the substance of these issues suggests that these requirements are unrelated to competition with the FSC. SFI has the most prescriptive requirements for actions that firms may take anyway—like training and efficiency—or that may be driven by their own collective action problems—like managing the visual impact of harvesting and sector-level reputation.</w:t>
      </w:r>
    </w:p>
    <w:p w14:paraId="5BDAAF41" w14:textId="77777777" w:rsidR="0017576D" w:rsidRPr="0017576D" w:rsidRDefault="0017576D" w:rsidP="0017576D">
      <w:pPr>
        <w:widowControl w:val="0"/>
        <w:autoSpaceDE w:val="0"/>
        <w:autoSpaceDN w:val="0"/>
        <w:adjustRightInd w:val="0"/>
        <w:spacing w:after="240" w:line="480" w:lineRule="auto"/>
        <w:rPr>
          <w:color w:val="000000" w:themeColor="text1"/>
        </w:rPr>
      </w:pPr>
    </w:p>
    <w:p w14:paraId="1A40DF8A" w14:textId="48DCC846" w:rsidR="004A1418" w:rsidRDefault="0017576D" w:rsidP="004A1418">
      <w:pPr>
        <w:widowControl w:val="0"/>
        <w:autoSpaceDE w:val="0"/>
        <w:autoSpaceDN w:val="0"/>
        <w:adjustRightInd w:val="0"/>
        <w:spacing w:after="240" w:line="480" w:lineRule="auto"/>
        <w:rPr>
          <w:color w:val="000000" w:themeColor="text1"/>
        </w:rPr>
      </w:pPr>
      <w:r w:rsidRPr="0017576D">
        <w:rPr>
          <w:color w:val="000000" w:themeColor="text1"/>
        </w:rPr>
        <w:t>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benefits to the sector regardless of activist p</w:t>
      </w:r>
      <w:r>
        <w:rPr>
          <w:color w:val="000000" w:themeColor="text1"/>
        </w:rPr>
        <w:t xml:space="preserve">ressures or consumer demands.  </w:t>
      </w:r>
    </w:p>
    <w:p w14:paraId="58FC021D" w14:textId="77777777" w:rsidR="0017576D" w:rsidRPr="004A1418" w:rsidRDefault="0017576D"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w:t>
      </w:r>
      <w:r w:rsidRPr="004A1418">
        <w:rPr>
          <w:color w:val="000000" w:themeColor="text1"/>
        </w:rPr>
        <w:lastRenderedPageBreak/>
        <w:t xml:space="preserve">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lastRenderedPageBreak/>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w:t>
      </w:r>
      <w:r w:rsidRPr="00387397">
        <w:rPr>
          <w:noProof/>
        </w:rPr>
        <w:lastRenderedPageBreak/>
        <w:t>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 xml:space="preserve">Forest Certification: A Status </w:t>
      </w:r>
      <w:r w:rsidRPr="00387397">
        <w:rPr>
          <w:i/>
          <w:iCs/>
          <w:noProof/>
        </w:rPr>
        <w:lastRenderedPageBreak/>
        <w:t>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w:t>
      </w:r>
      <w:r w:rsidRPr="00387397">
        <w:rPr>
          <w:noProof/>
        </w:rPr>
        <w:lastRenderedPageBreak/>
        <w:t xml:space="preserve">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xml:space="preserve">, 17–33. </w:t>
      </w:r>
      <w:r w:rsidRPr="00387397">
        <w:rPr>
          <w:noProof/>
        </w:rPr>
        <w:lastRenderedPageBreak/>
        <w:t>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lastRenderedPageBreak/>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xml:space="preserve">. </w:t>
      </w:r>
      <w:r w:rsidRPr="00387397">
        <w:rPr>
          <w:noProof/>
        </w:rPr>
        <w:lastRenderedPageBreak/>
        <w:t>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xml:space="preserve">. </w:t>
      </w:r>
      <w:r w:rsidRPr="00387397">
        <w:rPr>
          <w:noProof/>
        </w:rPr>
        <w:lastRenderedPageBreak/>
        <w:t>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CA0E0F" w:rsidRDefault="00CA0E0F" w:rsidP="000A2C8A">
      <w:pPr>
        <w:pStyle w:val="CommentText"/>
      </w:pPr>
      <w:r>
        <w:rPr>
          <w:rStyle w:val="CommentReference"/>
        </w:rPr>
        <w:annotationRef/>
      </w:r>
      <w:r>
        <w:t>Yes this is the key point</w:t>
      </w:r>
    </w:p>
  </w:comment>
  <w:comment w:id="1" w:author="Cashore, Benjamin" w:date="2019-03-10T23:03:00Z" w:initials="CB">
    <w:p w14:paraId="7F655D3A" w14:textId="399ED589" w:rsidR="00CA0E0F" w:rsidRDefault="00CA0E0F">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CA0E0F" w:rsidRDefault="00CA0E0F">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3" w:author="Cashore, Benjamin" w:date="2019-03-10T23:04:00Z" w:initials="CB">
    <w:p w14:paraId="48DDC670" w14:textId="24D4620B" w:rsidR="00CA0E0F" w:rsidRDefault="00CA0E0F">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CA0E0F" w:rsidRDefault="00CA0E0F">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CA0E0F" w:rsidRDefault="00CA0E0F">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6" w:author="DJL" w:date="2019-03-12T08:32:00Z" w:initials="D">
    <w:p w14:paraId="77C6036C" w14:textId="29807405" w:rsidR="00CA0E0F" w:rsidRDefault="00CA0E0F">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CA0E0F" w:rsidRDefault="00CA0E0F">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CA0E0F" w:rsidRDefault="00CA0E0F">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CA0E0F" w:rsidRDefault="00CA0E0F"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CA0E0F" w:rsidRDefault="00CA0E0F">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CA0E0F" w:rsidRDefault="00CA0E0F">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CA0E0F" w:rsidRDefault="00CA0E0F">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CA0E0F" w:rsidRDefault="00CA0E0F">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CA0E0F" w:rsidRDefault="00CA0E0F">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 w:author="DJL" w:date="2019-03-11T16:32:00Z" w:initials="D">
    <w:p w14:paraId="2A6BAEA7" w14:textId="700D2C2E" w:rsidR="00CA0E0F" w:rsidRDefault="00CA0E0F">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CA0E0F" w:rsidRDefault="00CA0E0F"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CA0E0F" w:rsidRDefault="00CA0E0F"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CA0E0F" w:rsidRDefault="00CA0E0F"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CA0E0F" w:rsidRDefault="00CA0E0F"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CA0E0F" w:rsidRDefault="00CA0E0F"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CA0E0F" w:rsidRDefault="00CA0E0F"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CA0E0F" w:rsidRDefault="00CA0E0F" w:rsidP="002E5C5B">
      <w:r>
        <w:separator/>
      </w:r>
    </w:p>
  </w:endnote>
  <w:endnote w:type="continuationSeparator" w:id="0">
    <w:p w14:paraId="75634233" w14:textId="77777777" w:rsidR="00CA0E0F" w:rsidRDefault="00CA0E0F" w:rsidP="002E5C5B">
      <w:r>
        <w:continuationSeparator/>
      </w:r>
    </w:p>
  </w:endnote>
  <w:endnote w:type="continuationNotice" w:id="1">
    <w:p w14:paraId="302DFA56" w14:textId="77777777" w:rsidR="00CA0E0F" w:rsidRDefault="00CA0E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CA0E0F" w:rsidRDefault="00CA0E0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CA0E0F" w:rsidRDefault="00CA0E0F"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CA0E0F" w:rsidRDefault="00CA0E0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28C4">
      <w:rPr>
        <w:rStyle w:val="PageNumber"/>
        <w:noProof/>
      </w:rPr>
      <w:t>1</w:t>
    </w:r>
    <w:r>
      <w:rPr>
        <w:rStyle w:val="PageNumber"/>
      </w:rPr>
      <w:fldChar w:fldCharType="end"/>
    </w:r>
  </w:p>
  <w:p w14:paraId="63C7F481" w14:textId="77777777" w:rsidR="00CA0E0F" w:rsidRDefault="00CA0E0F"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CA0E0F" w:rsidRDefault="00CA0E0F" w:rsidP="002E5C5B">
      <w:r>
        <w:separator/>
      </w:r>
    </w:p>
  </w:footnote>
  <w:footnote w:type="continuationSeparator" w:id="0">
    <w:p w14:paraId="6DB8ED4E" w14:textId="77777777" w:rsidR="00CA0E0F" w:rsidRDefault="00CA0E0F" w:rsidP="002E5C5B">
      <w:r>
        <w:continuationSeparator/>
      </w:r>
    </w:p>
  </w:footnote>
  <w:footnote w:type="continuationNotice" w:id="1">
    <w:p w14:paraId="1C5930FC" w14:textId="77777777" w:rsidR="00CA0E0F" w:rsidRDefault="00CA0E0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CA0E0F" w:rsidRDefault="00CA0E0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78B"/>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576D"/>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34A5"/>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1BB"/>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0F65"/>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8C4"/>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0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10.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11.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12.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13.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14.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15.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1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17.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18.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19.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2.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20.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21.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22.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23.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24.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25.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26.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27.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28.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29.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3.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30.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31.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32.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33.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34.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35.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36.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37.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38.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39.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4.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40.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41.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42.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43.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44.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45.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46.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47.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48.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49.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5.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50.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51.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52.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53.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54.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55.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56.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57.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58.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59.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6.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60.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61.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62.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63.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64.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65.xml><?xml version="1.0" encoding="utf-8"?>
<ds:datastoreItem xmlns:ds="http://schemas.openxmlformats.org/officeDocument/2006/customXml" ds:itemID="{FDB94793-7133-0B44-AEA0-996696B66B87}">
  <ds:schemaRefs>
    <ds:schemaRef ds:uri="http://schemas.openxmlformats.org/officeDocument/2006/bibliography"/>
  </ds:schemaRefs>
</ds:datastoreItem>
</file>

<file path=customXml/itemProps66.xml><?xml version="1.0" encoding="utf-8"?>
<ds:datastoreItem xmlns:ds="http://schemas.openxmlformats.org/officeDocument/2006/customXml" ds:itemID="{06F570AE-5BDD-F443-9CCF-A2F235CFD9E7}">
  <ds:schemaRefs>
    <ds:schemaRef ds:uri="http://schemas.openxmlformats.org/officeDocument/2006/bibliography"/>
  </ds:schemaRefs>
</ds:datastoreItem>
</file>

<file path=customXml/itemProps67.xml><?xml version="1.0" encoding="utf-8"?>
<ds:datastoreItem xmlns:ds="http://schemas.openxmlformats.org/officeDocument/2006/customXml" ds:itemID="{077AE513-93FD-554D-8421-57E9011C254A}">
  <ds:schemaRefs>
    <ds:schemaRef ds:uri="http://schemas.openxmlformats.org/officeDocument/2006/bibliography"/>
  </ds:schemaRefs>
</ds:datastoreItem>
</file>

<file path=customXml/itemProps68.xml><?xml version="1.0" encoding="utf-8"?>
<ds:datastoreItem xmlns:ds="http://schemas.openxmlformats.org/officeDocument/2006/customXml" ds:itemID="{C5712BF1-26E2-7E4B-BC58-58EF5343D0D3}">
  <ds:schemaRefs>
    <ds:schemaRef ds:uri="http://schemas.openxmlformats.org/officeDocument/2006/bibliography"/>
  </ds:schemaRefs>
</ds:datastoreItem>
</file>

<file path=customXml/itemProps69.xml><?xml version="1.0" encoding="utf-8"?>
<ds:datastoreItem xmlns:ds="http://schemas.openxmlformats.org/officeDocument/2006/customXml" ds:itemID="{3A301DFD-DF22-0249-A30A-B89F42087396}">
  <ds:schemaRefs>
    <ds:schemaRef ds:uri="http://schemas.openxmlformats.org/officeDocument/2006/bibliography"/>
  </ds:schemaRefs>
</ds:datastoreItem>
</file>

<file path=customXml/itemProps7.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70.xml><?xml version="1.0" encoding="utf-8"?>
<ds:datastoreItem xmlns:ds="http://schemas.openxmlformats.org/officeDocument/2006/customXml" ds:itemID="{F5A41EBB-DEF3-2840-833E-861CD2FFD8F4}">
  <ds:schemaRefs>
    <ds:schemaRef ds:uri="http://schemas.openxmlformats.org/officeDocument/2006/bibliography"/>
  </ds:schemaRefs>
</ds:datastoreItem>
</file>

<file path=customXml/itemProps71.xml><?xml version="1.0" encoding="utf-8"?>
<ds:datastoreItem xmlns:ds="http://schemas.openxmlformats.org/officeDocument/2006/customXml" ds:itemID="{F4CA8B14-0CA2-874A-AF6B-D5C7D33F238A}">
  <ds:schemaRefs>
    <ds:schemaRef ds:uri="http://schemas.openxmlformats.org/officeDocument/2006/bibliography"/>
  </ds:schemaRefs>
</ds:datastoreItem>
</file>

<file path=customXml/itemProps72.xml><?xml version="1.0" encoding="utf-8"?>
<ds:datastoreItem xmlns:ds="http://schemas.openxmlformats.org/officeDocument/2006/customXml" ds:itemID="{8176377E-F879-BF47-88CC-F845B36C3CEC}">
  <ds:schemaRefs>
    <ds:schemaRef ds:uri="http://schemas.openxmlformats.org/officeDocument/2006/bibliography"/>
  </ds:schemaRefs>
</ds:datastoreItem>
</file>

<file path=customXml/itemProps73.xml><?xml version="1.0" encoding="utf-8"?>
<ds:datastoreItem xmlns:ds="http://schemas.openxmlformats.org/officeDocument/2006/customXml" ds:itemID="{0B12878A-A31D-124D-8DE0-CCD7E33ADDC1}">
  <ds:schemaRefs>
    <ds:schemaRef ds:uri="http://schemas.openxmlformats.org/officeDocument/2006/bibliography"/>
  </ds:schemaRefs>
</ds:datastoreItem>
</file>

<file path=customXml/itemProps74.xml><?xml version="1.0" encoding="utf-8"?>
<ds:datastoreItem xmlns:ds="http://schemas.openxmlformats.org/officeDocument/2006/customXml" ds:itemID="{4683F1E7-AF6A-F940-9A1D-37A8E0DD9094}">
  <ds:schemaRefs>
    <ds:schemaRef ds:uri="http://schemas.openxmlformats.org/officeDocument/2006/bibliography"/>
  </ds:schemaRefs>
</ds:datastoreItem>
</file>

<file path=customXml/itemProps75.xml><?xml version="1.0" encoding="utf-8"?>
<ds:datastoreItem xmlns:ds="http://schemas.openxmlformats.org/officeDocument/2006/customXml" ds:itemID="{C64C47E5-BF6F-C047-9D42-B62777242B20}">
  <ds:schemaRefs>
    <ds:schemaRef ds:uri="http://schemas.openxmlformats.org/officeDocument/2006/bibliography"/>
  </ds:schemaRefs>
</ds:datastoreItem>
</file>

<file path=customXml/itemProps76.xml><?xml version="1.0" encoding="utf-8"?>
<ds:datastoreItem xmlns:ds="http://schemas.openxmlformats.org/officeDocument/2006/customXml" ds:itemID="{DF865848-64B4-284E-BDA6-472EC6B39B0D}">
  <ds:schemaRefs>
    <ds:schemaRef ds:uri="http://schemas.openxmlformats.org/officeDocument/2006/bibliography"/>
  </ds:schemaRefs>
</ds:datastoreItem>
</file>

<file path=customXml/itemProps8.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9.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55</Pages>
  <Words>14475</Words>
  <Characters>82509</Characters>
  <Application>Microsoft Macintosh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6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31</cp:revision>
  <cp:lastPrinted>2018-09-07T15:16:00Z</cp:lastPrinted>
  <dcterms:created xsi:type="dcterms:W3CDTF">2019-03-13T21:17:00Z</dcterms:created>
  <dcterms:modified xsi:type="dcterms:W3CDTF">2019-03-1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